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2FC788" w14:textId="77777777" w:rsidR="00F06E8C" w:rsidRDefault="00F06E8C" w:rsidP="00F06E8C">
      <w:pPr>
        <w:spacing w:after="0" w:line="480" w:lineRule="auto"/>
        <w:jc w:val="center"/>
        <w:rPr>
          <w:rFonts w:cs="Times New Roman"/>
          <w:b/>
          <w:szCs w:val="24"/>
        </w:rPr>
      </w:pPr>
    </w:p>
    <w:p w14:paraId="4A067F6D" w14:textId="77777777" w:rsidR="00F06E8C" w:rsidRDefault="00F06E8C" w:rsidP="00F06E8C">
      <w:pPr>
        <w:spacing w:after="0" w:line="480" w:lineRule="auto"/>
        <w:jc w:val="center"/>
        <w:rPr>
          <w:b/>
        </w:rPr>
      </w:pPr>
    </w:p>
    <w:p w14:paraId="76535C53" w14:textId="77777777" w:rsidR="00F06E8C" w:rsidRDefault="00F06E8C" w:rsidP="00F06E8C">
      <w:pPr>
        <w:spacing w:after="0" w:line="480" w:lineRule="auto"/>
        <w:jc w:val="center"/>
        <w:rPr>
          <w:b/>
        </w:rPr>
      </w:pPr>
    </w:p>
    <w:p w14:paraId="7709D349" w14:textId="77777777" w:rsidR="00F06E8C" w:rsidRDefault="00F06E8C" w:rsidP="00F06E8C">
      <w:pPr>
        <w:spacing w:after="0" w:line="480" w:lineRule="auto"/>
        <w:jc w:val="center"/>
        <w:rPr>
          <w:b/>
        </w:rPr>
      </w:pPr>
    </w:p>
    <w:p w14:paraId="4EFB9087" w14:textId="77777777" w:rsidR="00F06E8C" w:rsidRDefault="00F06E8C" w:rsidP="00F06E8C">
      <w:pPr>
        <w:pStyle w:val="NormalWeb"/>
        <w:spacing w:before="0" w:beforeAutospacing="0" w:after="0" w:afterAutospacing="0" w:line="480" w:lineRule="auto"/>
        <w:ind w:firstLine="720"/>
      </w:pPr>
      <w:r>
        <w:rPr>
          <w:rStyle w:val="Strong"/>
        </w:rPr>
        <w:t>Cultural Competence in Health Care: The Purnell Model and Its Application</w:t>
      </w:r>
    </w:p>
    <w:p w14:paraId="23E4725F" w14:textId="77777777" w:rsidR="00F06E8C" w:rsidRPr="009A4EE3" w:rsidRDefault="00F06E8C" w:rsidP="00F06E8C">
      <w:pPr>
        <w:spacing w:after="0" w:line="480" w:lineRule="auto"/>
        <w:jc w:val="center"/>
        <w:rPr>
          <w:rFonts w:eastAsia="Times New Roman" w:cs="Times New Roman"/>
          <w:b/>
          <w:szCs w:val="24"/>
        </w:rPr>
      </w:pPr>
    </w:p>
    <w:p w14:paraId="0E046C80" w14:textId="77777777" w:rsidR="00F06E8C" w:rsidRPr="009A4EE3" w:rsidRDefault="00F06E8C" w:rsidP="00F06E8C">
      <w:pPr>
        <w:spacing w:after="0" w:line="480" w:lineRule="auto"/>
        <w:jc w:val="center"/>
        <w:rPr>
          <w:rFonts w:cs="Times New Roman"/>
          <w:b/>
          <w:bCs/>
          <w:szCs w:val="24"/>
        </w:rPr>
      </w:pPr>
      <w:r w:rsidRPr="009A4EE3">
        <w:rPr>
          <w:rFonts w:cs="Times New Roman"/>
          <w:color w:val="000000"/>
          <w:szCs w:val="24"/>
        </w:rPr>
        <w:t>Author Name</w:t>
      </w:r>
    </w:p>
    <w:p w14:paraId="5AC310A3" w14:textId="77777777" w:rsidR="00F06E8C" w:rsidRPr="009A4EE3" w:rsidRDefault="00F06E8C" w:rsidP="00F06E8C">
      <w:pPr>
        <w:spacing w:after="0" w:line="480" w:lineRule="auto"/>
        <w:contextualSpacing/>
        <w:jc w:val="center"/>
        <w:rPr>
          <w:rFonts w:cs="Times New Roman"/>
          <w:color w:val="000000"/>
          <w:szCs w:val="24"/>
        </w:rPr>
      </w:pPr>
      <w:r w:rsidRPr="009A4EE3">
        <w:rPr>
          <w:rFonts w:cs="Times New Roman"/>
          <w:color w:val="000000"/>
          <w:szCs w:val="24"/>
        </w:rPr>
        <w:t>Institution Name</w:t>
      </w:r>
    </w:p>
    <w:p w14:paraId="08622884" w14:textId="77777777" w:rsidR="00F06E8C" w:rsidRPr="009A4EE3" w:rsidRDefault="00F06E8C" w:rsidP="00F06E8C">
      <w:pPr>
        <w:spacing w:after="0" w:line="480" w:lineRule="auto"/>
        <w:contextualSpacing/>
        <w:jc w:val="center"/>
        <w:rPr>
          <w:rFonts w:cs="Times New Roman"/>
          <w:szCs w:val="24"/>
        </w:rPr>
      </w:pPr>
      <w:r w:rsidRPr="009A4EE3">
        <w:rPr>
          <w:rFonts w:cs="Times New Roman"/>
          <w:szCs w:val="24"/>
        </w:rPr>
        <w:t>Course Name</w:t>
      </w:r>
    </w:p>
    <w:p w14:paraId="38B907A0" w14:textId="77777777" w:rsidR="00F06E8C" w:rsidRPr="009A4EE3" w:rsidRDefault="00F06E8C" w:rsidP="00F06E8C">
      <w:pPr>
        <w:spacing w:after="0" w:line="480" w:lineRule="auto"/>
        <w:contextualSpacing/>
        <w:jc w:val="center"/>
        <w:rPr>
          <w:rFonts w:cs="Times New Roman"/>
          <w:szCs w:val="24"/>
        </w:rPr>
      </w:pPr>
      <w:r w:rsidRPr="009A4EE3">
        <w:rPr>
          <w:rFonts w:cs="Times New Roman"/>
          <w:szCs w:val="24"/>
        </w:rPr>
        <w:t>Instructor Name</w:t>
      </w:r>
    </w:p>
    <w:p w14:paraId="2D665D64" w14:textId="77777777" w:rsidR="00F06E8C" w:rsidRDefault="00F06E8C" w:rsidP="00F06E8C">
      <w:pPr>
        <w:pStyle w:val="NormalWeb"/>
        <w:spacing w:before="0" w:beforeAutospacing="0" w:after="0" w:afterAutospacing="0" w:line="480" w:lineRule="auto"/>
        <w:jc w:val="center"/>
      </w:pPr>
      <w:r w:rsidRPr="009A4EE3">
        <w:t>Date</w:t>
      </w:r>
    </w:p>
    <w:p w14:paraId="4B199E1E" w14:textId="77777777" w:rsidR="00F06E8C" w:rsidRPr="00F06E8C" w:rsidRDefault="00F06E8C" w:rsidP="00F06E8C">
      <w:pPr>
        <w:rPr>
          <w:rFonts w:eastAsia="Times New Roman" w:cs="Times New Roman"/>
          <w:szCs w:val="24"/>
        </w:rPr>
      </w:pPr>
      <w:r>
        <w:br w:type="page"/>
      </w:r>
    </w:p>
    <w:p w14:paraId="30D3C81B" w14:textId="77777777" w:rsidR="00AF01A2" w:rsidRDefault="00AF01A2" w:rsidP="00F06E8C">
      <w:pPr>
        <w:pStyle w:val="NormalWeb"/>
        <w:spacing w:before="0" w:beforeAutospacing="0" w:after="0" w:afterAutospacing="0" w:line="480" w:lineRule="auto"/>
        <w:jc w:val="center"/>
      </w:pPr>
      <w:r>
        <w:rPr>
          <w:rStyle w:val="Strong"/>
        </w:rPr>
        <w:lastRenderedPageBreak/>
        <w:t>Cultural Competence in Health Care: The Purnell Model and Its Application</w:t>
      </w:r>
    </w:p>
    <w:p w14:paraId="47B07A2B" w14:textId="617B8D61" w:rsidR="00881DFF" w:rsidRDefault="008E164E" w:rsidP="00881DFF">
      <w:pPr>
        <w:pStyle w:val="NormalWeb"/>
        <w:spacing w:before="0" w:beforeAutospacing="0" w:after="0" w:afterAutospacing="0" w:line="480" w:lineRule="auto"/>
        <w:ind w:firstLine="720"/>
      </w:pPr>
      <w:r w:rsidRPr="008E164E">
        <w:t xml:space="preserve">Cultural competence as a professional and ethical value is gaining </w:t>
      </w:r>
      <w:r w:rsidR="00155474">
        <w:t>significance, given the growing number of patients from</w:t>
      </w:r>
      <w:r w:rsidRPr="008E164E">
        <w:t xml:space="preserve"> diverse cultural backgrounds. Culturally sensitive care, as the basis of transcultural nursing theory, helps providers to move beyond a purely biomedical approach and respond to the whole person. The Purnell Model of Cultural Competence is a systematic framework of integrating cultural knowledge into 12 domains that help in providing holistic and individualized care. This paper defines culturally sensitive care, the theory and framework of the Purnell Model, the 12 domains of the Purnell Model, and the application of the Purnell Model in health care practice.</w:t>
      </w:r>
    </w:p>
    <w:p w14:paraId="584B8C9A" w14:textId="26A0BCC0" w:rsidR="00AF01A2" w:rsidRPr="00544442" w:rsidRDefault="00881DFF" w:rsidP="00544442">
      <w:pPr>
        <w:spacing w:after="0" w:line="480" w:lineRule="auto"/>
        <w:ind w:firstLine="720"/>
        <w:rPr>
          <w:rFonts w:eastAsia="Times New Roman" w:cs="Times New Roman"/>
          <w:szCs w:val="24"/>
        </w:rPr>
      </w:pPr>
      <w:r w:rsidRPr="008E164E">
        <w:rPr>
          <w:rFonts w:eastAsia="Times New Roman" w:cs="Times New Roman"/>
          <w:szCs w:val="24"/>
        </w:rPr>
        <w:t xml:space="preserve">Culturally sensitive care entails appreciating and honoring each patient in terms of </w:t>
      </w:r>
      <w:r w:rsidR="000E1921">
        <w:rPr>
          <w:rFonts w:eastAsia="Times New Roman" w:cs="Times New Roman"/>
          <w:szCs w:val="24"/>
        </w:rPr>
        <w:t xml:space="preserve">their </w:t>
      </w:r>
      <w:r w:rsidRPr="008E164E">
        <w:rPr>
          <w:rFonts w:eastAsia="Times New Roman" w:cs="Times New Roman"/>
          <w:szCs w:val="24"/>
        </w:rPr>
        <w:t>values, beliefs, communication styles, and cultural identity. It requires providers to adapt care based on the patient’s background rather than applyin</w:t>
      </w:r>
      <w:r w:rsidR="000E1921">
        <w:rPr>
          <w:rFonts w:eastAsia="Times New Roman" w:cs="Times New Roman"/>
          <w:szCs w:val="24"/>
        </w:rPr>
        <w:t xml:space="preserve">g a one-size-fits-all approach. </w:t>
      </w:r>
      <w:r w:rsidR="00F06E8C">
        <w:rPr>
          <w:rFonts w:eastAsia="Times New Roman" w:cs="Times New Roman"/>
          <w:szCs w:val="24"/>
        </w:rPr>
        <w:fldChar w:fldCharType="begin"/>
      </w:r>
      <w:r w:rsidR="00147B80">
        <w:rPr>
          <w:rFonts w:eastAsia="Times New Roman" w:cs="Times New Roman"/>
          <w:szCs w:val="24"/>
        </w:rPr>
        <w:instrText xml:space="preserve"> ADDIN ZOTERO_ITEM CSL_CITATION {"citationID":"XdXUN9im","properties":{"unsorted":false,"formattedCitation":"(Ray, 2016)","plainCitation":"(Ray, 2016)","dontUpdate":true,"noteIndex":0},"citationItems":[{"id":4107,"uris":["http://zotero.org/users/local/msOJBOCf/items/RWS8QRCH"],"itemData":{"id":4107,"type":"book","publisher":"FA Davis","source":"Google Scholar","title":"Transcultural caring dynamics in nursing and health care","author":[{"family":"Ray","given":"Marilyn A."}],"accessed":{"date-parts":[["2026",5,3]]},"issued":{"date-parts":[["2016"]]}}}],"schema":"https://github.com/citation-style-language/schema/raw/master/csl-citation.json"} </w:instrText>
      </w:r>
      <w:r w:rsidR="00F06E8C">
        <w:rPr>
          <w:rFonts w:eastAsia="Times New Roman" w:cs="Times New Roman"/>
          <w:szCs w:val="24"/>
        </w:rPr>
        <w:fldChar w:fldCharType="separate"/>
      </w:r>
      <w:r w:rsidR="000E1921">
        <w:rPr>
          <w:rFonts w:cs="Times New Roman"/>
        </w:rPr>
        <w:t>Ray (</w:t>
      </w:r>
      <w:r w:rsidR="00F06E8C" w:rsidRPr="00F06E8C">
        <w:rPr>
          <w:rFonts w:cs="Times New Roman"/>
        </w:rPr>
        <w:t>2016)</w:t>
      </w:r>
      <w:r w:rsidR="00F06E8C">
        <w:rPr>
          <w:rFonts w:eastAsia="Times New Roman" w:cs="Times New Roman"/>
          <w:szCs w:val="24"/>
        </w:rPr>
        <w:fldChar w:fldCharType="end"/>
      </w:r>
      <w:r w:rsidR="000E1921">
        <w:rPr>
          <w:rFonts w:eastAsia="Times New Roman" w:cs="Times New Roman"/>
          <w:szCs w:val="24"/>
        </w:rPr>
        <w:t xml:space="preserve"> </w:t>
      </w:r>
      <w:r w:rsidRPr="008E164E">
        <w:rPr>
          <w:rFonts w:eastAsia="Times New Roman" w:cs="Times New Roman"/>
          <w:szCs w:val="24"/>
        </w:rPr>
        <w:t>associates this point with transcultural caring, where the provider must balance compassion and justice to provide fair care within cultural frameworks. In this sense, caring is holistic and relational, encompass</w:t>
      </w:r>
      <w:r w:rsidR="000E1921">
        <w:rPr>
          <w:rFonts w:eastAsia="Times New Roman" w:cs="Times New Roman"/>
          <w:szCs w:val="24"/>
        </w:rPr>
        <w:t>i</w:t>
      </w:r>
      <w:r w:rsidR="00764CDE">
        <w:rPr>
          <w:rFonts w:eastAsia="Times New Roman" w:cs="Times New Roman"/>
          <w:szCs w:val="24"/>
        </w:rPr>
        <w:t>ng the body, mind, and spirit. Additionally, s</w:t>
      </w:r>
      <w:r w:rsidRPr="008E164E">
        <w:rPr>
          <w:rFonts w:eastAsia="Times New Roman" w:cs="Times New Roman"/>
          <w:szCs w:val="24"/>
        </w:rPr>
        <w:t>elf-reflection is an important part of culturally sensitive care. As stressed by Ray</w:t>
      </w:r>
      <w:r w:rsidR="000E1921">
        <w:rPr>
          <w:rFonts w:eastAsia="Times New Roman" w:cs="Times New Roman"/>
          <w:szCs w:val="24"/>
        </w:rPr>
        <w:t xml:space="preserve"> (2016</w:t>
      </w:r>
      <w:r w:rsidRPr="008E164E">
        <w:rPr>
          <w:rFonts w:eastAsia="Times New Roman" w:cs="Times New Roman"/>
          <w:szCs w:val="24"/>
        </w:rPr>
        <w:t xml:space="preserve">), nurses </w:t>
      </w:r>
      <w:proofErr w:type="gramStart"/>
      <w:r w:rsidRPr="008E164E">
        <w:rPr>
          <w:rFonts w:eastAsia="Times New Roman" w:cs="Times New Roman"/>
          <w:szCs w:val="24"/>
        </w:rPr>
        <w:t>have to</w:t>
      </w:r>
      <w:proofErr w:type="gramEnd"/>
      <w:r w:rsidRPr="008E164E">
        <w:rPr>
          <w:rFonts w:eastAsia="Times New Roman" w:cs="Times New Roman"/>
          <w:szCs w:val="24"/>
        </w:rPr>
        <w:t xml:space="preserve"> ensure that they comprehend their cultural beliefs prior to effectively interacting with </w:t>
      </w:r>
      <w:r w:rsidR="00155474">
        <w:rPr>
          <w:rFonts w:eastAsia="Times New Roman" w:cs="Times New Roman"/>
          <w:szCs w:val="24"/>
        </w:rPr>
        <w:t>patients</w:t>
      </w:r>
      <w:r w:rsidRPr="008E164E">
        <w:rPr>
          <w:rFonts w:eastAsia="Times New Roman" w:cs="Times New Roman"/>
          <w:szCs w:val="24"/>
        </w:rPr>
        <w:t xml:space="preserve">. This is accomplished through habits like reflections, dialogues, and critical thinking regarding personal presumptions.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lw6YY5mb","properties":{"unsorted":false,"formattedCitation":"(Turkson-Ocran et al., 2022)","plainCitation":"(Turkson-Ocran et al., 2022)","dontUpdate":true,"noteIndex":0},"citationItems":[{"id":4109,"uris":["http://zotero.org/users/local/msOJBOCf/items/IUCMG7CI"],"itemData":{"id":4109,"type":"article-journal","abstract":"Nurses are called to care for patients and families from many backgrounds and cultural groups. This article discusses the key strategies of cultural humility, conscientious practice, and establishing trust that promotes cultural sensitivity as well as congruence with Christian values. When implemented, these strategies can facilitate the provision of quality, culturally sensitive patient care that conforms to a biblical worldview.","container-title":"Journal of Christian Nursing","DOI":"10.1097/CNJ.0000000000000900","ISSN":"0743-2550","issue":"1","language":"en-US","page":"16","source":"journals.lww.com","title":"Strategies for Providing Culturally Sensitive Care to Diverse Populations","volume":"39","author":[{"family":"Turkson-Ocran","given":"Ruth-Alma N."},{"family":"Nkimbeng","given":"Manka"},{"family":"Erol","given":"Daffcar"},{"family":"Hwang","given":"DaSol Amy"},{"family":"Aryitey","given":"Akasi A."},{"family":"Hughes","given":"Victoria"}],"issued":{"date-parts":[["2022",3]]}}}],"schema":"https://github.com/citation-style-language/schema/raw/master/csl-citation.json"} </w:instrText>
      </w:r>
      <w:r w:rsidR="00147B80">
        <w:rPr>
          <w:rFonts w:eastAsia="Times New Roman" w:cs="Times New Roman"/>
          <w:szCs w:val="24"/>
        </w:rPr>
        <w:fldChar w:fldCharType="separate"/>
      </w:r>
      <w:r w:rsidR="00147B80">
        <w:rPr>
          <w:rFonts w:cs="Times New Roman"/>
        </w:rPr>
        <w:t>Turkson-Ocran et al. (</w:t>
      </w:r>
      <w:r w:rsidR="00147B80" w:rsidRPr="00147B80">
        <w:rPr>
          <w:rFonts w:cs="Times New Roman"/>
        </w:rPr>
        <w:t>2022)</w:t>
      </w:r>
      <w:r w:rsidR="00147B80">
        <w:rPr>
          <w:rFonts w:eastAsia="Times New Roman" w:cs="Times New Roman"/>
          <w:szCs w:val="24"/>
        </w:rPr>
        <w:fldChar w:fldCharType="end"/>
      </w:r>
      <w:r w:rsidR="00147B80">
        <w:rPr>
          <w:rFonts w:eastAsia="Times New Roman" w:cs="Times New Roman"/>
          <w:szCs w:val="24"/>
        </w:rPr>
        <w:t xml:space="preserve"> </w:t>
      </w:r>
      <w:r w:rsidRPr="008E164E">
        <w:rPr>
          <w:rFonts w:eastAsia="Times New Roman" w:cs="Times New Roman"/>
          <w:szCs w:val="24"/>
        </w:rPr>
        <w:t>also emphas</w:t>
      </w:r>
      <w:r w:rsidR="00764CDE">
        <w:rPr>
          <w:rFonts w:eastAsia="Times New Roman" w:cs="Times New Roman"/>
          <w:szCs w:val="24"/>
        </w:rPr>
        <w:t xml:space="preserve">ize cultural humility, which </w:t>
      </w:r>
      <w:r w:rsidRPr="008E164E">
        <w:rPr>
          <w:rFonts w:eastAsia="Times New Roman" w:cs="Times New Roman"/>
          <w:szCs w:val="24"/>
        </w:rPr>
        <w:t>is an ongoing process of learning with patients instead of assuming full knowledge of their culture. With such principles implemented, there will be a greater chance of including communication, enhancing trust, and encouraging patients t</w:t>
      </w:r>
      <w:r w:rsidR="00764CDE">
        <w:rPr>
          <w:rFonts w:eastAsia="Times New Roman" w:cs="Times New Roman"/>
          <w:szCs w:val="24"/>
        </w:rPr>
        <w:t>o adhere to the treatment plan</w:t>
      </w:r>
      <w:r w:rsidR="00147B80">
        <w:rPr>
          <w:rFonts w:eastAsia="Times New Roman" w:cs="Times New Roman"/>
          <w:szCs w:val="24"/>
        </w:rPr>
        <w:t>.</w:t>
      </w:r>
    </w:p>
    <w:p w14:paraId="655DC6A3" w14:textId="10A9DF54" w:rsidR="00881DFF" w:rsidRDefault="00881DFF" w:rsidP="00881DFF">
      <w:pPr>
        <w:spacing w:after="0" w:line="480" w:lineRule="auto"/>
        <w:ind w:firstLine="720"/>
        <w:rPr>
          <w:rFonts w:eastAsia="Times New Roman" w:cs="Times New Roman"/>
          <w:szCs w:val="24"/>
        </w:rPr>
      </w:pPr>
      <w:r w:rsidRPr="008E164E">
        <w:rPr>
          <w:rFonts w:eastAsia="Times New Roman" w:cs="Times New Roman"/>
          <w:szCs w:val="24"/>
        </w:rPr>
        <w:t>Purnell Model of Cultural Competence offers an interdisciplinary and comprehensive view of comprehending culture in health care. It is grounded in systems theory and organization theory</w:t>
      </w:r>
      <w:r w:rsidR="00F42E87">
        <w:rPr>
          <w:rFonts w:eastAsia="Times New Roman" w:cs="Times New Roman"/>
          <w:szCs w:val="24"/>
        </w:rPr>
        <w:t>,</w:t>
      </w:r>
      <w:r w:rsidRPr="008E164E">
        <w:rPr>
          <w:rFonts w:eastAsia="Times New Roman" w:cs="Times New Roman"/>
          <w:szCs w:val="24"/>
        </w:rPr>
        <w:t xml:space="preserve"> in acknowledgement of the fact that people are shaped by a larger social, economic, and political structure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u3QJAXFP","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rPr>
          <w:rFonts w:eastAsia="Times New Roman" w:cs="Times New Roman"/>
          <w:szCs w:val="24"/>
        </w:rPr>
        <w:fldChar w:fldCharType="separate"/>
      </w:r>
      <w:r w:rsidR="00147B80" w:rsidRPr="00147B80">
        <w:rPr>
          <w:rFonts w:cs="Times New Roman"/>
        </w:rPr>
        <w:t>(Caruso et al., 2025)</w:t>
      </w:r>
      <w:r w:rsidR="00147B80">
        <w:rPr>
          <w:rFonts w:eastAsia="Times New Roman" w:cs="Times New Roman"/>
          <w:szCs w:val="24"/>
        </w:rPr>
        <w:fldChar w:fldCharType="end"/>
      </w:r>
      <w:r w:rsidRPr="008E164E">
        <w:rPr>
          <w:rFonts w:eastAsia="Times New Roman" w:cs="Times New Roman"/>
          <w:szCs w:val="24"/>
        </w:rPr>
        <w:t>. This attitude is consistent with how Ray (2010) views culture as dynamic and constantly influenced b</w:t>
      </w:r>
      <w:r w:rsidR="00147B80">
        <w:rPr>
          <w:rFonts w:eastAsia="Times New Roman" w:cs="Times New Roman"/>
          <w:szCs w:val="24"/>
        </w:rPr>
        <w:t xml:space="preserve">y society and human engagement. </w:t>
      </w:r>
      <w:r w:rsidRPr="008E164E">
        <w:rPr>
          <w:rFonts w:eastAsia="Times New Roman" w:cs="Times New Roman"/>
          <w:szCs w:val="24"/>
        </w:rPr>
        <w:t>The model is visually depicted in the form of concentric circles. The outer circle is global society, then community, family, and the individual at the center. Each person has 12 cultural d</w:t>
      </w:r>
      <w:r>
        <w:rPr>
          <w:rFonts w:eastAsia="Times New Roman" w:cs="Times New Roman"/>
          <w:szCs w:val="24"/>
        </w:rPr>
        <w:t>omains that go together and can</w:t>
      </w:r>
      <w:r w:rsidRPr="008E164E">
        <w:rPr>
          <w:rFonts w:eastAsia="Times New Roman" w:cs="Times New Roman"/>
          <w:szCs w:val="24"/>
        </w:rPr>
        <w:t>not be viewed individually. At the base of the model is a developmental continuum of cultural competence, progressing from unconscious incompetence to unconscious competence</w:t>
      </w:r>
      <w:r w:rsidR="00147B80">
        <w:rPr>
          <w:rFonts w:eastAsia="Times New Roman" w:cs="Times New Roman"/>
          <w:szCs w:val="24"/>
        </w:rPr>
        <w:t xml:space="preserve"> </w:t>
      </w:r>
      <w:r w:rsidR="00147B80">
        <w:rPr>
          <w:rFonts w:eastAsia="Times New Roman" w:cs="Times New Roman"/>
          <w:szCs w:val="24"/>
        </w:rPr>
        <w:fldChar w:fldCharType="begin"/>
      </w:r>
      <w:r w:rsidR="00147B80">
        <w:rPr>
          <w:rFonts w:eastAsia="Times New Roman" w:cs="Times New Roman"/>
          <w:szCs w:val="24"/>
        </w:rPr>
        <w:instrText xml:space="preserve"> ADDIN ZOTERO_ITEM CSL_CITATION {"citationID":"BibjvfJk","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rPr>
          <w:rFonts w:eastAsia="Times New Roman" w:cs="Times New Roman"/>
          <w:szCs w:val="24"/>
        </w:rPr>
        <w:fldChar w:fldCharType="separate"/>
      </w:r>
      <w:r w:rsidR="00147B80" w:rsidRPr="00147B80">
        <w:rPr>
          <w:rFonts w:cs="Times New Roman"/>
        </w:rPr>
        <w:t>(Caruso et al., 2025)</w:t>
      </w:r>
      <w:r w:rsidR="00147B80">
        <w:rPr>
          <w:rFonts w:eastAsia="Times New Roman" w:cs="Times New Roman"/>
          <w:szCs w:val="24"/>
        </w:rPr>
        <w:fldChar w:fldCharType="end"/>
      </w:r>
      <w:r w:rsidRPr="008E164E">
        <w:rPr>
          <w:rFonts w:eastAsia="Times New Roman" w:cs="Times New Roman"/>
          <w:szCs w:val="24"/>
        </w:rPr>
        <w:t>. This progression reflects the idea that cultural competence develops over time through awareness, knowledge, and practice (Caruso et al., 2025). The framework is especially applicable to the context of transcultural health care since the framework focuses not only on self-awareness but also on the contextual understanding of the situation. It promotes thinking in terms of the larger cultural systems that might affect the well-being of a particular patient.</w:t>
      </w:r>
    </w:p>
    <w:p w14:paraId="599A3B1F" w14:textId="77777777" w:rsidR="00881DFF" w:rsidRDefault="00881DFF" w:rsidP="00147B80">
      <w:pPr>
        <w:pStyle w:val="NormalWeb"/>
        <w:spacing w:before="0" w:beforeAutospacing="0" w:after="0" w:afterAutospacing="0" w:line="480" w:lineRule="auto"/>
        <w:ind w:firstLine="720"/>
      </w:pPr>
      <w:r w:rsidRPr="008E164E">
        <w:t>The 12 domains of the Purnell Model offer a systematic means of assessment of culture. The first domain, overview and heritage, entails background influences like origin and socioeconomic status that determine health beliefs</w:t>
      </w:r>
      <w:r w:rsidR="00147B80">
        <w:t xml:space="preserve"> </w:t>
      </w:r>
      <w:r w:rsidR="00147B80">
        <w:fldChar w:fldCharType="begin"/>
      </w:r>
      <w:r w:rsidR="00147B80">
        <w:instrText xml:space="preserve"> ADDIN ZOTERO_ITEM CSL_CITATION {"citationID":"cKhWO2N1","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147B80">
        <w:t>. Second, c</w:t>
      </w:r>
      <w:r w:rsidRPr="008E164E">
        <w:t>ommunication is centered on language and nonverbal behavior that are</w:t>
      </w:r>
      <w:r w:rsidR="0062545E">
        <w:t xml:space="preserve"> crucial to establishing trust. Thirdly, f</w:t>
      </w:r>
      <w:r w:rsidRPr="008E164E">
        <w:t>amily roles and structure discuss the patterns of decisions and relations within the hom</w:t>
      </w:r>
      <w:r w:rsidR="00147B80">
        <w:t xml:space="preserve">e. </w:t>
      </w:r>
      <w:r w:rsidR="0062545E">
        <w:t>Furthermore, t</w:t>
      </w:r>
      <w:r w:rsidRPr="008E164E">
        <w:t>he workforce issues include cultural differences in work roles and adjusting, whilst biocultural ecology deals with biological differences that can i</w:t>
      </w:r>
      <w:r w:rsidR="0062545E">
        <w:t>nfluence health and treatment. In addition, h</w:t>
      </w:r>
      <w:r w:rsidRPr="008E164E">
        <w:t>igh-risk behavior encompasses lifestyle habits, including smoking or alcohol consumption, and nutrition deals with habits concerning nutri</w:t>
      </w:r>
      <w:r w:rsidR="00147B80">
        <w:t xml:space="preserve">tion affecting health outcomes </w:t>
      </w:r>
      <w:r w:rsidR="00147B80">
        <w:fldChar w:fldCharType="begin"/>
      </w:r>
      <w:r w:rsidR="00147B80">
        <w:instrText xml:space="preserve"> ADDIN ZOTERO_ITEM CSL_CITATION {"citationID":"qw2wMuuw","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147B80">
        <w:t xml:space="preserve">. </w:t>
      </w:r>
      <w:r w:rsidR="0062545E">
        <w:t>Moreover, c</w:t>
      </w:r>
      <w:r w:rsidRPr="008E164E">
        <w:t>hildbearing practices and pregnancy relate to cultural beliefs of childbirth, and the death practices address the issue of culturally acceptable end-of-life care.</w:t>
      </w:r>
      <w:r w:rsidR="00147B80">
        <w:t xml:space="preserve"> </w:t>
      </w:r>
      <w:r w:rsidR="00147B80">
        <w:fldChar w:fldCharType="begin"/>
      </w:r>
      <w:r w:rsidR="00147B80">
        <w:instrText xml:space="preserve"> ADDIN ZOTERO_ITEM CSL_CITATION {"citationID":"wzIRQk9I","properties":{"unsorted":false,"formattedCitation":"(Caruso et al., 2025)","plainCitation":"(Caruso et al., 2025)","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schema":"https://github.com/citation-style-language/schema/raw/master/csl-citation.json"} </w:instrText>
      </w:r>
      <w:r w:rsidR="00147B80">
        <w:fldChar w:fldCharType="separate"/>
      </w:r>
      <w:r w:rsidR="00147B80" w:rsidRPr="00147B80">
        <w:t>(Caruso et al., 2025)</w:t>
      </w:r>
      <w:r w:rsidR="00147B80">
        <w:fldChar w:fldCharType="end"/>
      </w:r>
      <w:r w:rsidR="0062545E">
        <w:t xml:space="preserve">. </w:t>
      </w:r>
      <w:r w:rsidRPr="008E164E">
        <w:t>S</w:t>
      </w:r>
      <w:r w:rsidR="0062545E">
        <w:t>imilarly, s</w:t>
      </w:r>
      <w:r w:rsidRPr="008E164E">
        <w:t>pirituality has a considerable impact on influencing health choices and tre</w:t>
      </w:r>
      <w:r w:rsidR="0062545E">
        <w:t>atment acceptance (Ray, 2010). Additionally, t</w:t>
      </w:r>
      <w:r w:rsidRPr="008E164E">
        <w:t xml:space="preserve">he health care practices entail beliefs of illness, traditional healing, and the attitude towards medical care. Lastly, health care practitioners deal with patient preferences about providers that can </w:t>
      </w:r>
      <w:r w:rsidR="00147B80">
        <w:t xml:space="preserve">affect trust and communication. </w:t>
      </w:r>
      <w:r w:rsidRPr="008E164E">
        <w:t>The knowledge of each of the domains enables the providers to provide effective and culturally relevant care.</w:t>
      </w:r>
    </w:p>
    <w:p w14:paraId="0CDB0149" w14:textId="77777777" w:rsidR="00881DFF" w:rsidRDefault="00881DFF" w:rsidP="00881DFF">
      <w:pPr>
        <w:pStyle w:val="NormalWeb"/>
        <w:spacing w:before="0" w:beforeAutospacing="0" w:after="0" w:afterAutospacing="0" w:line="480" w:lineRule="auto"/>
        <w:ind w:firstLine="720"/>
      </w:pPr>
      <w:r w:rsidRPr="008E164E">
        <w:t>The application of the Purnell Model starts with self-awareness, where health care providers must critically reflect on the cultural beliefs and assumptions they have so as to minimize bias in patient care and get to know them better. According to Ray (2010), this self-reflection process is the key to developing true and simple nurse-patient relationships. In practice, the model can be used as a structured guide when working with patients and exploring each of the 12 domains and identifying some of the key cultural factors, including language preferences, family roles, and spiritual beliefs that shape health practices and decisions. To provide an example, collaborating with a patient belonging to a collectivist culture, one can help build trust and enhance compliance with treatment by actively involving the family members in the decision-making process. Further evidence of the effectiveness of this approach can be found in the results of studies where the use of the model has been evaluated and proven to effectively produce positive changes in the knowledge and skills of nurses, a</w:t>
      </w:r>
      <w:r w:rsidR="00147B80">
        <w:t>s well as in health disparities</w:t>
      </w:r>
      <w:r w:rsidR="00544442">
        <w:t xml:space="preserve"> </w:t>
      </w:r>
      <w:r w:rsidR="00544442">
        <w:fldChar w:fldCharType="begin"/>
      </w:r>
      <w:r w:rsidR="00544442">
        <w:instrText xml:space="preserve"> ADDIN ZOTERO_ITEM CSL_CITATION {"citationID":"hiTneSo2","properties":{"unsorted":false,"formattedCitation":"(Caruso et al., 2025; \\uc0\\u268{}erven\\uc0\\u253{} et al., 2022)","plainCitation":"(Caruso et al., 2025; Červený et al., 2022)","noteIndex":0},"citationItems":[{"id":4111,"uris":["http://zotero.org/users/local/msOJBOCf/items/CAYEZI7M"],"itemData":{"id":4111,"type":"article-journal","abstract":"Introduction:Purnell’s Model for Cultural Competence outlines that cultural competence is essential for bridging the gap between health care providers and patients from diverse cultural backgrounds.’Methodology:This study followed PRISMA-ScR guidelines, focusing on studies involving nurses, nursing students, and educators using Purnell’s Model. Literature was searched across six databases up to July 2024.Results:From 834 records, 20 studies met the inclusion criteria. The primary themes identified were “Cultural competence in health care” and “Nursing interventions and patient relationships.” Subtopics included Cultural health care practices, Patient-centric nursing, holistic and culturally sensitive care, and integrated care and education. These subtopics provide a nuanced understanding of cultural competence application across various settings.Discussion:Findings highlight the importance of integrating cultural competence training to reduce health care disparities, improve patient–provider communication, and enhance the efficacy of nursing interventions in diverse populations. Incorporating these aspects into education and practice is crucial for achieving cultural competence in nursing.","container-title":"Journal of Transcultural Nursing","DOI":"10.1177/10436596251323273","ISSN":"1043-6596","issue":"5","journalAbbreviation":"J Transcult Nurs","language":"EN","page":"546-559","publisher":"SAGE Publications Inc","source":"SAGE Journals","title":"Integrating Cultural Competence in Nursing: A Scoping Review of Purnell’s Model in Clinical Practice and Education With Data Mining Analytics","title-short":"Integrating Cultural Competence in Nursing","volume":"36","author":[{"family":"Caruso","given":"Rosario"},{"family":"Terzoni","given":"Stefano"},{"family":"Lusignani","given":"Maura"},{"family":"Varano","given":"Ester"},{"family":"Pittella","given":"Francesco"},{"family":"Xharra","given":"Viktorija"},{"family":"Carrodano","given":"Sara"},{"family":"Ghizzardi","given":"Greta"},{"family":"Conte","given":"Gianluca"},{"family":"Magon","given":"Arianna"},{"family":"De Maria","given":"Maddalena"},{"family":"Rocco","given":"Gennaro"},{"family":"Stievano","given":"Alessandro"}],"issued":{"date-parts":[["2025",9,1]]}}},{"id":4112,"uris":["http://zotero.org/users/local/msOJBOCf/items/PJ5VN3TX"],"itemData":{"id":4112,"type":"article-journal","abstract":"Training for the development of cultural competence is often not part of the professional training of nurses within the European Economic Area. Demographic changes in society and the cultural diversity of patients require nurses and other medical staff to provide the highest quality healthcare to patients from different cultural backgrounds. However, nurses must acquire the necessary cultural knowledge, skills, and attitudes to provide culturally competent care to achieve this objective. Objective: The review aimed to summarize existing methods of developing cultural competence in nurses working in clinical practice.Design: A scoping review of the literatureMethod: The following databases were used to collect data: PubMed, ScienceDirect, ERIH Plus, and Web of Science using keywords; study dates were from 2011 to 2021. Results: The resulting analysis included six studies that met the selection criteria. The studies analyzed were categorized as face-to-face, simulations, and online education learning methods. Conclusion: Educational training for cultural competence are necessary for today’s nursing. The training content should include real examples from practice, additional time for self-study using modules, and an assessment of personal attitudes towards cultural differences.","container-title":"Frontiers in Psychology","DOI":"10.3389/fpsyg.2022.936181","ISSN":"1664-1078","journalAbbreviation":"Front. Psychol.","language":"English","publisher":"Frontiers","source":"Frontiers","title":"Methods of increasing cultural competence in nurses working in clinical practice: A scoping review of literature 2011–2021","title-short":"Methods of increasing cultural competence in nurses working in clinical practice","URL":"https://www.frontiersin.org/journals/psychology/articles/10.3389/fpsyg.2022.936181/full","volume":"13","author":[{"family":"Červený","given":"Martin"},{"family":"Kratochvílová","given":"Inka"},{"family":"Hellerová","given":"Věra"},{"family":"Tóthová","given":"Valérie"}],"accessed":{"date-parts":[["2026",5,3]]},"issued":{"date-parts":[["2022",8,24]]}}}],"schema":"https://github.com/citation-style-language/schema/raw/master/csl-citation.json"} </w:instrText>
      </w:r>
      <w:r w:rsidR="00544442">
        <w:fldChar w:fldCharType="separate"/>
      </w:r>
      <w:r w:rsidR="00544442" w:rsidRPr="00544442">
        <w:t>(Caruso et al., 2025; Červený et al., 2022)</w:t>
      </w:r>
      <w:r w:rsidR="00544442">
        <w:fldChar w:fldCharType="end"/>
      </w:r>
      <w:r w:rsidRPr="008E164E">
        <w:t>. On the whole, the Purnell Model underlines a patient-centered approach that facilitates culturally responsive and equitable care.</w:t>
      </w:r>
    </w:p>
    <w:p w14:paraId="48CD0C02" w14:textId="77777777" w:rsidR="00544442" w:rsidRPr="00544442" w:rsidRDefault="00544442" w:rsidP="00544442">
      <w:pPr>
        <w:pStyle w:val="NormalWeb"/>
        <w:spacing w:before="0" w:beforeAutospacing="0" w:after="0" w:afterAutospacing="0" w:line="480" w:lineRule="auto"/>
        <w:ind w:firstLine="720"/>
      </w:pPr>
      <w:r>
        <w:t>Overall, c</w:t>
      </w:r>
      <w:r w:rsidRPr="00544442">
        <w:t>ultural competence is a significant need in contemporary healthcare. The Purnell Model offers an excellent and viable framework through which one can comprehend the way culture impacts health and patient care. The 12 domains ensure that it provides a holistic assessment, and its developmental approach fosters ongoing learning. The model, together with the transcultural theory of caring identified by Ray (2010), allows providers to offer compassionate, fair, and personalized care. Using this framework, health care professionals can enhance patient outcomes and advance health equity among heterogeneous populations.</w:t>
      </w:r>
    </w:p>
    <w:p w14:paraId="7D52954B" w14:textId="77777777" w:rsidR="00544442" w:rsidRPr="00544442" w:rsidRDefault="00544442" w:rsidP="00544442">
      <w:pPr>
        <w:rPr>
          <w:rFonts w:eastAsia="Times New Roman" w:cs="Times New Roman"/>
          <w:szCs w:val="24"/>
        </w:rPr>
      </w:pPr>
    </w:p>
    <w:p w14:paraId="64366604" w14:textId="77777777" w:rsidR="00147B80" w:rsidRDefault="00147B80">
      <w:r>
        <w:br w:type="page"/>
      </w:r>
    </w:p>
    <w:p w14:paraId="15F48664" w14:textId="77777777" w:rsidR="00000000" w:rsidRDefault="00147B80" w:rsidP="00147B80">
      <w:pPr>
        <w:spacing w:after="0" w:line="480" w:lineRule="auto"/>
        <w:jc w:val="center"/>
        <w:rPr>
          <w:rFonts w:eastAsia="Times New Roman" w:cs="Times New Roman"/>
          <w:b/>
          <w:szCs w:val="24"/>
        </w:rPr>
      </w:pPr>
      <w:r w:rsidRPr="00147B80">
        <w:rPr>
          <w:rFonts w:eastAsia="Times New Roman" w:cs="Times New Roman"/>
          <w:b/>
          <w:szCs w:val="24"/>
        </w:rPr>
        <w:t>References</w:t>
      </w:r>
    </w:p>
    <w:p w14:paraId="60D4631F" w14:textId="77777777" w:rsidR="00544442" w:rsidRPr="00544442" w:rsidRDefault="00147B80" w:rsidP="00544442">
      <w:pPr>
        <w:pStyle w:val="Bibliography"/>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544442" w:rsidRPr="00544442">
        <w:t xml:space="preserve">Caruso, R., Terzoni, S., Lusignani, M., Varano, E., Pittella, F., Xharra, V., Carrodano, S., Ghizzardi, G., Conte, G., Magon, A., De Maria, M., Rocco, G., &amp; Stievano, A. (2025). Integrating Cultural Competence in Nursing: A Scoping Review of Purnell’s Model in Clinical Practice and Education With Data Mining Analytics. </w:t>
      </w:r>
      <w:r w:rsidR="00544442" w:rsidRPr="00544442">
        <w:rPr>
          <w:i/>
          <w:iCs/>
        </w:rPr>
        <w:t>Journal of Transcultural Nursing</w:t>
      </w:r>
      <w:r w:rsidR="00544442" w:rsidRPr="00544442">
        <w:t xml:space="preserve">, </w:t>
      </w:r>
      <w:r w:rsidR="00544442" w:rsidRPr="00544442">
        <w:rPr>
          <w:i/>
          <w:iCs/>
        </w:rPr>
        <w:t>36</w:t>
      </w:r>
      <w:r w:rsidR="00544442" w:rsidRPr="00544442">
        <w:t>(5), 546–559. https://doi.org/10.1177/10436596251323273</w:t>
      </w:r>
    </w:p>
    <w:p w14:paraId="4EEB9053" w14:textId="77777777" w:rsidR="00544442" w:rsidRPr="00544442" w:rsidRDefault="00544442" w:rsidP="00544442">
      <w:pPr>
        <w:pStyle w:val="Bibliography"/>
      </w:pPr>
      <w:r w:rsidRPr="00544442">
        <w:t xml:space="preserve">Červený, M., Kratochvílová, I., Hellerová, V., &amp; Tóthová, V. (2022). Methods of increasing cultural competence in nurses working in clinical practice: A scoping review of literature 2011–2021. </w:t>
      </w:r>
      <w:r w:rsidRPr="00544442">
        <w:rPr>
          <w:i/>
          <w:iCs/>
        </w:rPr>
        <w:t>Frontiers in Psychology</w:t>
      </w:r>
      <w:r w:rsidRPr="00544442">
        <w:t xml:space="preserve">, </w:t>
      </w:r>
      <w:r w:rsidRPr="00544442">
        <w:rPr>
          <w:i/>
          <w:iCs/>
        </w:rPr>
        <w:t>13</w:t>
      </w:r>
      <w:r w:rsidRPr="00544442">
        <w:t>. https://doi.org/10.3389/fpsyg.2022.936181</w:t>
      </w:r>
    </w:p>
    <w:p w14:paraId="3E0CA7DB" w14:textId="77777777" w:rsidR="00544442" w:rsidRPr="00544442" w:rsidRDefault="00544442" w:rsidP="00544442">
      <w:pPr>
        <w:pStyle w:val="Bibliography"/>
      </w:pPr>
      <w:r w:rsidRPr="00544442">
        <w:t xml:space="preserve">Ray, M. A. (2016). </w:t>
      </w:r>
      <w:r w:rsidRPr="00544442">
        <w:rPr>
          <w:i/>
          <w:iCs/>
        </w:rPr>
        <w:t>Transcultural caring dynamics in nursing and health care</w:t>
      </w:r>
      <w:r w:rsidRPr="00544442">
        <w:t>. FA Davis.</w:t>
      </w:r>
    </w:p>
    <w:p w14:paraId="06903F06" w14:textId="77777777" w:rsidR="00544442" w:rsidRPr="00544442" w:rsidRDefault="00544442" w:rsidP="00544442">
      <w:pPr>
        <w:pStyle w:val="Bibliography"/>
      </w:pPr>
      <w:r w:rsidRPr="00544442">
        <w:t xml:space="preserve">Turkson-Ocran, R.-A. N., Nkimbeng, M., Erol, D., Hwang, D. A., Aryitey, A. A., &amp; Hughes, V. (2022). Strategies for Providing Culturally Sensitive Care to Diverse Populations. </w:t>
      </w:r>
      <w:r w:rsidRPr="00544442">
        <w:rPr>
          <w:i/>
          <w:iCs/>
        </w:rPr>
        <w:t>Journal of Christian Nursing</w:t>
      </w:r>
      <w:r w:rsidRPr="00544442">
        <w:t xml:space="preserve">, </w:t>
      </w:r>
      <w:r w:rsidRPr="00544442">
        <w:rPr>
          <w:i/>
          <w:iCs/>
        </w:rPr>
        <w:t>39</w:t>
      </w:r>
      <w:r w:rsidRPr="00544442">
        <w:t>(1), 16. https://doi.org/10.1097/CNJ.0000000000000900</w:t>
      </w:r>
    </w:p>
    <w:p w14:paraId="66CE8113" w14:textId="77777777" w:rsidR="00147B80" w:rsidRPr="00147B80" w:rsidRDefault="00147B80" w:rsidP="00147B80">
      <w:pPr>
        <w:spacing w:after="0" w:line="480" w:lineRule="auto"/>
        <w:rPr>
          <w:rFonts w:eastAsia="Times New Roman" w:cs="Times New Roman"/>
          <w:b/>
          <w:szCs w:val="24"/>
        </w:rPr>
      </w:pPr>
      <w:r>
        <w:rPr>
          <w:rFonts w:eastAsia="Times New Roman" w:cs="Times New Roman"/>
          <w:b/>
          <w:szCs w:val="24"/>
        </w:rPr>
        <w:fldChar w:fldCharType="end"/>
      </w:r>
    </w:p>
    <w:sectPr w:rsidR="00147B80" w:rsidRPr="00147B80">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E0E24" w14:textId="77777777" w:rsidR="001921A4" w:rsidRDefault="001921A4" w:rsidP="00F06E8C">
      <w:pPr>
        <w:spacing w:after="0" w:line="240" w:lineRule="auto"/>
      </w:pPr>
      <w:r>
        <w:separator/>
      </w:r>
    </w:p>
  </w:endnote>
  <w:endnote w:type="continuationSeparator" w:id="0">
    <w:p w14:paraId="50A87522" w14:textId="77777777" w:rsidR="001921A4" w:rsidRDefault="001921A4" w:rsidP="00F06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74164E" w14:textId="77777777" w:rsidR="001921A4" w:rsidRDefault="001921A4" w:rsidP="00F06E8C">
      <w:pPr>
        <w:spacing w:after="0" w:line="240" w:lineRule="auto"/>
      </w:pPr>
      <w:r>
        <w:separator/>
      </w:r>
    </w:p>
  </w:footnote>
  <w:footnote w:type="continuationSeparator" w:id="0">
    <w:p w14:paraId="65BA228D" w14:textId="77777777" w:rsidR="001921A4" w:rsidRDefault="001921A4" w:rsidP="00F06E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6704680"/>
      <w:docPartObj>
        <w:docPartGallery w:val="Page Numbers (Top of Page)"/>
        <w:docPartUnique/>
      </w:docPartObj>
    </w:sdtPr>
    <w:sdtEndPr>
      <w:rPr>
        <w:noProof/>
      </w:rPr>
    </w:sdtEndPr>
    <w:sdtContent>
      <w:p w14:paraId="1A83D100" w14:textId="77777777" w:rsidR="00F06E8C" w:rsidRDefault="00F06E8C">
        <w:pPr>
          <w:pStyle w:val="Header"/>
          <w:jc w:val="right"/>
        </w:pPr>
        <w:r>
          <w:fldChar w:fldCharType="begin"/>
        </w:r>
        <w:r>
          <w:instrText xml:space="preserve"> PAGE   \* MERGEFORMAT </w:instrText>
        </w:r>
        <w:r>
          <w:fldChar w:fldCharType="separate"/>
        </w:r>
        <w:r w:rsidR="0062545E">
          <w:rPr>
            <w:noProof/>
          </w:rPr>
          <w:t>4</w:t>
        </w:r>
        <w:r>
          <w:rPr>
            <w:noProof/>
          </w:rPr>
          <w:fldChar w:fldCharType="end"/>
        </w:r>
      </w:p>
    </w:sdtContent>
  </w:sdt>
  <w:p w14:paraId="4DF59DA1" w14:textId="77777777" w:rsidR="00F06E8C" w:rsidRDefault="00F06E8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01A2"/>
    <w:rsid w:val="000E1921"/>
    <w:rsid w:val="00147B80"/>
    <w:rsid w:val="00155474"/>
    <w:rsid w:val="001921A4"/>
    <w:rsid w:val="001C6DE2"/>
    <w:rsid w:val="002B3839"/>
    <w:rsid w:val="002F172E"/>
    <w:rsid w:val="00373DA8"/>
    <w:rsid w:val="003D723C"/>
    <w:rsid w:val="00463973"/>
    <w:rsid w:val="00514046"/>
    <w:rsid w:val="00544442"/>
    <w:rsid w:val="0062545E"/>
    <w:rsid w:val="0067682B"/>
    <w:rsid w:val="00683231"/>
    <w:rsid w:val="00764CDE"/>
    <w:rsid w:val="00881DFF"/>
    <w:rsid w:val="008E164E"/>
    <w:rsid w:val="009A1273"/>
    <w:rsid w:val="00AF01A2"/>
    <w:rsid w:val="00DB1464"/>
    <w:rsid w:val="00F06E8C"/>
    <w:rsid w:val="00F42E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D7047"/>
  <w15:chartTrackingRefBased/>
  <w15:docId w15:val="{6DD48529-C5A9-4AE1-A7D7-CDADCC517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231"/>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F01A2"/>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AF01A2"/>
    <w:rPr>
      <w:b/>
      <w:bCs/>
    </w:rPr>
  </w:style>
  <w:style w:type="paragraph" w:styleId="Header">
    <w:name w:val="header"/>
    <w:basedOn w:val="Normal"/>
    <w:link w:val="HeaderChar"/>
    <w:uiPriority w:val="99"/>
    <w:unhideWhenUsed/>
    <w:rsid w:val="00F06E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E8C"/>
    <w:rPr>
      <w:rFonts w:ascii="Times New Roman" w:hAnsi="Times New Roman"/>
      <w:sz w:val="24"/>
    </w:rPr>
  </w:style>
  <w:style w:type="paragraph" w:styleId="Footer">
    <w:name w:val="footer"/>
    <w:basedOn w:val="Normal"/>
    <w:link w:val="FooterChar"/>
    <w:uiPriority w:val="99"/>
    <w:unhideWhenUsed/>
    <w:rsid w:val="00F06E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E8C"/>
    <w:rPr>
      <w:rFonts w:ascii="Times New Roman" w:hAnsi="Times New Roman"/>
      <w:sz w:val="24"/>
    </w:rPr>
  </w:style>
  <w:style w:type="paragraph" w:styleId="Bibliography">
    <w:name w:val="Bibliography"/>
    <w:basedOn w:val="Normal"/>
    <w:next w:val="Normal"/>
    <w:uiPriority w:val="37"/>
    <w:unhideWhenUsed/>
    <w:rsid w:val="00147B8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66221">
      <w:bodyDiv w:val="1"/>
      <w:marLeft w:val="0"/>
      <w:marRight w:val="0"/>
      <w:marTop w:val="0"/>
      <w:marBottom w:val="0"/>
      <w:divBdr>
        <w:top w:val="none" w:sz="0" w:space="0" w:color="auto"/>
        <w:left w:val="none" w:sz="0" w:space="0" w:color="auto"/>
        <w:bottom w:val="none" w:sz="0" w:space="0" w:color="auto"/>
        <w:right w:val="none" w:sz="0" w:space="0" w:color="auto"/>
      </w:divBdr>
      <w:divsChild>
        <w:div w:id="1712849835">
          <w:marLeft w:val="0"/>
          <w:marRight w:val="0"/>
          <w:marTop w:val="120"/>
          <w:marBottom w:val="120"/>
          <w:divBdr>
            <w:top w:val="none" w:sz="0" w:space="0" w:color="auto"/>
            <w:left w:val="none" w:sz="0" w:space="0" w:color="auto"/>
            <w:bottom w:val="none" w:sz="0" w:space="0" w:color="auto"/>
            <w:right w:val="none" w:sz="0" w:space="0" w:color="auto"/>
          </w:divBdr>
        </w:div>
        <w:div w:id="1349746620">
          <w:marLeft w:val="0"/>
          <w:marRight w:val="0"/>
          <w:marTop w:val="120"/>
          <w:marBottom w:val="120"/>
          <w:divBdr>
            <w:top w:val="none" w:sz="0" w:space="0" w:color="auto"/>
            <w:left w:val="none" w:sz="0" w:space="0" w:color="auto"/>
            <w:bottom w:val="none" w:sz="0" w:space="0" w:color="auto"/>
            <w:right w:val="none" w:sz="0" w:space="0" w:color="auto"/>
          </w:divBdr>
        </w:div>
      </w:divsChild>
    </w:div>
    <w:div w:id="255749083">
      <w:bodyDiv w:val="1"/>
      <w:marLeft w:val="0"/>
      <w:marRight w:val="0"/>
      <w:marTop w:val="0"/>
      <w:marBottom w:val="0"/>
      <w:divBdr>
        <w:top w:val="none" w:sz="0" w:space="0" w:color="auto"/>
        <w:left w:val="none" w:sz="0" w:space="0" w:color="auto"/>
        <w:bottom w:val="none" w:sz="0" w:space="0" w:color="auto"/>
        <w:right w:val="none" w:sz="0" w:space="0" w:color="auto"/>
      </w:divBdr>
      <w:divsChild>
        <w:div w:id="714238386">
          <w:marLeft w:val="0"/>
          <w:marRight w:val="0"/>
          <w:marTop w:val="120"/>
          <w:marBottom w:val="120"/>
          <w:divBdr>
            <w:top w:val="none" w:sz="0" w:space="0" w:color="auto"/>
            <w:left w:val="none" w:sz="0" w:space="0" w:color="auto"/>
            <w:bottom w:val="none" w:sz="0" w:space="0" w:color="auto"/>
            <w:right w:val="none" w:sz="0" w:space="0" w:color="auto"/>
          </w:divBdr>
        </w:div>
        <w:div w:id="167718665">
          <w:marLeft w:val="0"/>
          <w:marRight w:val="0"/>
          <w:marTop w:val="120"/>
          <w:marBottom w:val="120"/>
          <w:divBdr>
            <w:top w:val="none" w:sz="0" w:space="0" w:color="auto"/>
            <w:left w:val="none" w:sz="0" w:space="0" w:color="auto"/>
            <w:bottom w:val="none" w:sz="0" w:space="0" w:color="auto"/>
            <w:right w:val="none" w:sz="0" w:space="0" w:color="auto"/>
          </w:divBdr>
        </w:div>
      </w:divsChild>
    </w:div>
    <w:div w:id="558782103">
      <w:bodyDiv w:val="1"/>
      <w:marLeft w:val="0"/>
      <w:marRight w:val="0"/>
      <w:marTop w:val="0"/>
      <w:marBottom w:val="0"/>
      <w:divBdr>
        <w:top w:val="none" w:sz="0" w:space="0" w:color="auto"/>
        <w:left w:val="none" w:sz="0" w:space="0" w:color="auto"/>
        <w:bottom w:val="none" w:sz="0" w:space="0" w:color="auto"/>
        <w:right w:val="none" w:sz="0" w:space="0" w:color="auto"/>
      </w:divBdr>
    </w:div>
    <w:div w:id="1045181594">
      <w:bodyDiv w:val="1"/>
      <w:marLeft w:val="0"/>
      <w:marRight w:val="0"/>
      <w:marTop w:val="0"/>
      <w:marBottom w:val="0"/>
      <w:divBdr>
        <w:top w:val="none" w:sz="0" w:space="0" w:color="auto"/>
        <w:left w:val="none" w:sz="0" w:space="0" w:color="auto"/>
        <w:bottom w:val="none" w:sz="0" w:space="0" w:color="auto"/>
        <w:right w:val="none" w:sz="0" w:space="0" w:color="auto"/>
      </w:divBdr>
      <w:divsChild>
        <w:div w:id="2070348895">
          <w:marLeft w:val="0"/>
          <w:marRight w:val="0"/>
          <w:marTop w:val="0"/>
          <w:marBottom w:val="0"/>
          <w:divBdr>
            <w:top w:val="none" w:sz="0" w:space="0" w:color="auto"/>
            <w:left w:val="none" w:sz="0" w:space="0" w:color="auto"/>
            <w:bottom w:val="none" w:sz="0" w:space="0" w:color="auto"/>
            <w:right w:val="none" w:sz="0" w:space="0" w:color="auto"/>
          </w:divBdr>
          <w:divsChild>
            <w:div w:id="865094014">
              <w:marLeft w:val="0"/>
              <w:marRight w:val="0"/>
              <w:marTop w:val="0"/>
              <w:marBottom w:val="0"/>
              <w:divBdr>
                <w:top w:val="none" w:sz="0" w:space="0" w:color="auto"/>
                <w:left w:val="none" w:sz="0" w:space="0" w:color="auto"/>
                <w:bottom w:val="none" w:sz="0" w:space="0" w:color="auto"/>
                <w:right w:val="none" w:sz="0" w:space="0" w:color="auto"/>
              </w:divBdr>
              <w:divsChild>
                <w:div w:id="1322081678">
                  <w:marLeft w:val="0"/>
                  <w:marRight w:val="0"/>
                  <w:marTop w:val="0"/>
                  <w:marBottom w:val="0"/>
                  <w:divBdr>
                    <w:top w:val="none" w:sz="0" w:space="0" w:color="auto"/>
                    <w:left w:val="none" w:sz="0" w:space="0" w:color="auto"/>
                    <w:bottom w:val="none" w:sz="0" w:space="0" w:color="auto"/>
                    <w:right w:val="none" w:sz="0" w:space="0" w:color="auto"/>
                  </w:divBdr>
                  <w:divsChild>
                    <w:div w:id="99838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414799">
      <w:bodyDiv w:val="1"/>
      <w:marLeft w:val="0"/>
      <w:marRight w:val="0"/>
      <w:marTop w:val="0"/>
      <w:marBottom w:val="0"/>
      <w:divBdr>
        <w:top w:val="none" w:sz="0" w:space="0" w:color="auto"/>
        <w:left w:val="none" w:sz="0" w:space="0" w:color="auto"/>
        <w:bottom w:val="none" w:sz="0" w:space="0" w:color="auto"/>
        <w:right w:val="none" w:sz="0" w:space="0" w:color="auto"/>
      </w:divBdr>
      <w:divsChild>
        <w:div w:id="1128821440">
          <w:marLeft w:val="0"/>
          <w:marRight w:val="0"/>
          <w:marTop w:val="120"/>
          <w:marBottom w:val="120"/>
          <w:divBdr>
            <w:top w:val="none" w:sz="0" w:space="0" w:color="auto"/>
            <w:left w:val="none" w:sz="0" w:space="0" w:color="auto"/>
            <w:bottom w:val="none" w:sz="0" w:space="0" w:color="auto"/>
            <w:right w:val="none" w:sz="0" w:space="0" w:color="auto"/>
          </w:divBdr>
        </w:div>
      </w:divsChild>
    </w:div>
    <w:div w:id="2119831882">
      <w:bodyDiv w:val="1"/>
      <w:marLeft w:val="0"/>
      <w:marRight w:val="0"/>
      <w:marTop w:val="0"/>
      <w:marBottom w:val="0"/>
      <w:divBdr>
        <w:top w:val="none" w:sz="0" w:space="0" w:color="auto"/>
        <w:left w:val="none" w:sz="0" w:space="0" w:color="auto"/>
        <w:bottom w:val="none" w:sz="0" w:space="0" w:color="auto"/>
        <w:right w:val="none" w:sz="0" w:space="0" w:color="auto"/>
      </w:divBdr>
      <w:divsChild>
        <w:div w:id="415171327">
          <w:marLeft w:val="0"/>
          <w:marRight w:val="0"/>
          <w:marTop w:val="0"/>
          <w:marBottom w:val="0"/>
          <w:divBdr>
            <w:top w:val="none" w:sz="0" w:space="0" w:color="auto"/>
            <w:left w:val="none" w:sz="0" w:space="0" w:color="auto"/>
            <w:bottom w:val="none" w:sz="0" w:space="0" w:color="auto"/>
            <w:right w:val="none" w:sz="0" w:space="0" w:color="auto"/>
          </w:divBdr>
          <w:divsChild>
            <w:div w:id="1948998853">
              <w:marLeft w:val="0"/>
              <w:marRight w:val="0"/>
              <w:marTop w:val="0"/>
              <w:marBottom w:val="0"/>
              <w:divBdr>
                <w:top w:val="none" w:sz="0" w:space="0" w:color="auto"/>
                <w:left w:val="none" w:sz="0" w:space="0" w:color="auto"/>
                <w:bottom w:val="none" w:sz="0" w:space="0" w:color="auto"/>
                <w:right w:val="none" w:sz="0" w:space="0" w:color="auto"/>
              </w:divBdr>
              <w:divsChild>
                <w:div w:id="2144733151">
                  <w:marLeft w:val="0"/>
                  <w:marRight w:val="0"/>
                  <w:marTop w:val="0"/>
                  <w:marBottom w:val="0"/>
                  <w:divBdr>
                    <w:top w:val="none" w:sz="0" w:space="0" w:color="auto"/>
                    <w:left w:val="none" w:sz="0" w:space="0" w:color="auto"/>
                    <w:bottom w:val="none" w:sz="0" w:space="0" w:color="auto"/>
                    <w:right w:val="none" w:sz="0" w:space="0" w:color="auto"/>
                  </w:divBdr>
                  <w:divsChild>
                    <w:div w:id="1994795488">
                      <w:marLeft w:val="0"/>
                      <w:marRight w:val="0"/>
                      <w:marTop w:val="0"/>
                      <w:marBottom w:val="0"/>
                      <w:divBdr>
                        <w:top w:val="none" w:sz="0" w:space="0" w:color="auto"/>
                        <w:left w:val="none" w:sz="0" w:space="0" w:color="auto"/>
                        <w:bottom w:val="none" w:sz="0" w:space="0" w:color="auto"/>
                        <w:right w:val="none" w:sz="0" w:space="0" w:color="auto"/>
                      </w:divBdr>
                      <w:divsChild>
                        <w:div w:id="1202859791">
                          <w:marLeft w:val="0"/>
                          <w:marRight w:val="0"/>
                          <w:marTop w:val="0"/>
                          <w:marBottom w:val="0"/>
                          <w:divBdr>
                            <w:top w:val="none" w:sz="0" w:space="0" w:color="auto"/>
                            <w:left w:val="none" w:sz="0" w:space="0" w:color="auto"/>
                            <w:bottom w:val="none" w:sz="0" w:space="0" w:color="auto"/>
                            <w:right w:val="none" w:sz="0" w:space="0" w:color="auto"/>
                          </w:divBdr>
                          <w:divsChild>
                            <w:div w:id="40942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6</Pages>
  <Words>4258</Words>
  <Characters>2427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cp:lastModifiedBy>
  <cp:revision>2</cp:revision>
  <dcterms:created xsi:type="dcterms:W3CDTF">2026-05-03T20:28:00Z</dcterms:created>
  <dcterms:modified xsi:type="dcterms:W3CDTF">2026-05-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s688jjep"/&gt;&lt;style id="http://www.zotero.org/styles/apa" locale="en-US" hasBibliography="1" bibliographyStyleHasBeenSet="1"/&gt;&lt;prefs&gt;&lt;pref name="fieldType" value="Field"/&gt;&lt;/prefs&gt;&lt;/data&gt;</vt:lpwstr>
  </property>
  <property fmtid="{D5CDD505-2E9C-101B-9397-08002B2CF9AE}" pid="3" name="GrammarlyDocumentId">
    <vt:lpwstr>96d439e9-f614-466c-8baf-681ab9bc8b2d</vt:lpwstr>
  </property>
</Properties>
</file>